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FE8CA" w14:textId="7AC4941C" w:rsidR="00AF377C" w:rsidRPr="009C10B4" w:rsidRDefault="009C10B4" w:rsidP="009C10B4">
      <w:pPr>
        <w:pStyle w:val="Title"/>
      </w:pPr>
      <w:r w:rsidRPr="009C10B4">
        <w:t xml:space="preserve">PROJECT 1 </w:t>
      </w:r>
      <w:r>
        <w:t>REPORT PAPER</w:t>
      </w:r>
    </w:p>
    <w:p w14:paraId="6ECCA486" w14:textId="53835C6C" w:rsidR="00EC3B10" w:rsidRPr="000D1DAC" w:rsidRDefault="000E6715" w:rsidP="009C10B4">
      <w:pPr>
        <w:pStyle w:val="Subtitle"/>
      </w:pPr>
      <w:r w:rsidRPr="000D1DAC">
        <w:t>Joseph Martínez</w:t>
      </w:r>
      <w:r w:rsidR="0069092D" w:rsidRPr="000D1DAC">
        <w:t xml:space="preserve"> </w:t>
      </w:r>
    </w:p>
    <w:p w14:paraId="50594B26" w14:textId="1B18E393" w:rsidR="00C55263" w:rsidRPr="004F7560" w:rsidRDefault="00C55263" w:rsidP="00C55263">
      <w:pPr>
        <w:pStyle w:val="Heading1"/>
      </w:pPr>
      <w:r w:rsidRPr="004F7560">
        <w:t>1. Problem Definition</w:t>
      </w:r>
    </w:p>
    <w:p w14:paraId="5D02CFE9" w14:textId="1E88D356" w:rsidR="00131D2E" w:rsidRDefault="00131D2E" w:rsidP="00131D2E">
      <w:r>
        <w:t>The Plant Pathology 2021 - FGVC8 Kaggle competition</w:t>
      </w:r>
      <w:r w:rsidR="009A3AC7">
        <w:t xml:space="preserve"> </w:t>
      </w:r>
      <w:r w:rsidR="009A3AC7">
        <w:fldChar w:fldCharType="begin"/>
      </w:r>
      <w:r w:rsidR="009A3AC7">
        <w:instrText xml:space="preserve"> ADDIN EN.CITE &lt;EndNote&gt;&lt;Cite&gt;&lt;Author&gt;Thapa&lt;/Author&gt;&lt;RecNum&gt;124&lt;/RecNum&gt;&lt;DisplayText&gt;[1]&lt;/DisplayText&gt;&lt;record&gt;&lt;rec-number&gt;124&lt;/rec-number&gt;&lt;foreign-keys&gt;&lt;key app="EN" db-id="pfvrwzf9o9fd5bepwfvpardwp2tz9dswadw2" timestamp="1709231687"&gt;124&lt;/key&gt;&lt;/foreign-keys&gt;&lt;ref-type name="Book"&gt;6&lt;/ref-type&gt;&lt;contributors&gt;&lt;authors&gt;&lt;author&gt;Thapa,&lt;/author&gt;&lt;/authors&gt;&lt;/contributors&gt;&lt;titles&gt;&lt;title&gt;Plant Pathology 2021 - FGVC8&lt;/title&gt;&lt;/titles&gt;&lt;dates&gt;&lt;pub-dates&gt;&lt;date&gt;2021&lt;/date&gt;&lt;/pub-dates&gt;&lt;/dates&gt;&lt;publisher&gt;Kaggle&lt;/publisher&gt;&lt;label&gt;plant-pathology-2021-fgvc8&lt;/label&gt;&lt;urls&gt;&lt;related-urls&gt;&lt;url&gt;https://kaggle.com/competitions/plant-pathology-2021-fgvc8&lt;/url&gt;&lt;/related-urls&gt;&lt;/urls&gt;&lt;/record&gt;&lt;/Cite&gt;&lt;/EndNote&gt;</w:instrText>
      </w:r>
      <w:r w:rsidR="009A3AC7">
        <w:fldChar w:fldCharType="separate"/>
      </w:r>
      <w:r w:rsidR="009A3AC7">
        <w:rPr>
          <w:noProof/>
        </w:rPr>
        <w:t>[1]</w:t>
      </w:r>
      <w:r w:rsidR="009A3AC7">
        <w:fldChar w:fldCharType="end"/>
      </w:r>
      <w:r>
        <w:t xml:space="preserve"> aims to address the pressing need for automated identification and classification of foliar diseases in apple trees. Currently, disease diagnosis in apple orchards relies heavily on manual scouting by humans, which is not only time-consuming but also financially burdensome.</w:t>
      </w:r>
    </w:p>
    <w:p w14:paraId="4FEEF54F" w14:textId="77777777" w:rsidR="00131D2E" w:rsidRDefault="00131D2E" w:rsidP="00131D2E">
      <w:r>
        <w:t>Despite the potential of computer vision-based models in disease identification, there exist significant challenges that must be overcome. Variations in visual symptoms of diseases across different apple cultivars, as well as environmental factors such as leaf color, morphology, and lighting conditions during image capture, pose substantial obstacles for accurate disease classification.</w:t>
      </w:r>
    </w:p>
    <w:p w14:paraId="1D45C579" w14:textId="03C00FB8" w:rsidR="00131D2E" w:rsidRDefault="00131D2E" w:rsidP="00131D2E">
      <w:r>
        <w:t xml:space="preserve">Building upon the success and lessons learned from the Plant Pathology 2020-FGVC7 challenge, </w:t>
      </w:r>
      <w:r w:rsidR="008F2E11">
        <w:t>2021</w:t>
      </w:r>
      <w:r>
        <w:t>'s competition presents a more extensive dataset consisting of approximately 23,000 high-quality RGB images of apple foliar diseases. The dataset includes diverse backgrounds, leaf maturity stages, and varying focal camera settings, providing a more comprehensive representation of real-world scenarios.</w:t>
      </w:r>
    </w:p>
    <w:p w14:paraId="18B56A68" w14:textId="77777777" w:rsidR="00131D2E" w:rsidRDefault="00131D2E" w:rsidP="00131D2E">
      <w:r>
        <w:t>The primary objective of this competition is to develop machine learning-based models capable of accurately classifying leaf images into specific disease categories and identifying individual diseases amidst multiple symptoms present on a single leaf image.</w:t>
      </w:r>
    </w:p>
    <w:p w14:paraId="02BFDB25" w14:textId="77777777" w:rsidR="00131D2E" w:rsidRDefault="00131D2E" w:rsidP="00131D2E">
      <w:r>
        <w:t>By leveraging the provided dataset and advancing state-of-the-art machine learning techniques, participants are tasked with creating models that can significantly enhance the efficiency and effectiveness of disease diagnosis in apple orchards. Through this competition, we aim to foster innovation in agricultural technology and contribute to the sustainable management of plant diseases.</w:t>
      </w:r>
    </w:p>
    <w:p w14:paraId="5C9A080F" w14:textId="77777777" w:rsidR="00131D2E" w:rsidRPr="004F7560" w:rsidRDefault="00131D2E" w:rsidP="00131D2E"/>
    <w:p w14:paraId="2ABF5971" w14:textId="77777777" w:rsidR="00C55263" w:rsidRPr="004F7560" w:rsidRDefault="00C55263" w:rsidP="00C55263">
      <w:pPr>
        <w:rPr>
          <w:rFonts w:ascii="Consolas" w:hAnsi="Consolas" w:cs="Consolas"/>
        </w:rPr>
      </w:pPr>
    </w:p>
    <w:p w14:paraId="09D7005F" w14:textId="77777777" w:rsidR="00C55263" w:rsidRPr="004F7560" w:rsidRDefault="00C55263" w:rsidP="00C55263">
      <w:pPr>
        <w:pStyle w:val="Heading1"/>
      </w:pPr>
      <w:r w:rsidRPr="004F7560">
        <w:t>2</w:t>
      </w:r>
      <w:r w:rsidRPr="004F7560">
        <w:rPr>
          <w:rFonts w:hint="eastAsia"/>
        </w:rPr>
        <w:t>. M</w:t>
      </w:r>
      <w:r w:rsidRPr="004F7560">
        <w:t>ethods</w:t>
      </w:r>
    </w:p>
    <w:p w14:paraId="1835F875" w14:textId="77777777" w:rsidR="00C55263" w:rsidRPr="004F7560" w:rsidRDefault="00C55263" w:rsidP="00C55263">
      <w:r w:rsidRPr="004F7560">
        <w:t xml:space="preserve">Provide detailed description on your methods, </w:t>
      </w:r>
      <w:r>
        <w:t xml:space="preserve">machine learning model/architecture, data processing/preprocessing, feature selection/extraction/engineering, </w:t>
      </w:r>
      <w:r w:rsidRPr="004F7560">
        <w:t xml:space="preserve">implementation details (pseudo code, flow chart, etc.), </w:t>
      </w:r>
      <w:r>
        <w:t xml:space="preserve">and training/testing/validation process. If you build your program on top of somebody else’s program, make sure you reference. It is important to specify clearly what you have implemented/contributed. </w:t>
      </w:r>
    </w:p>
    <w:p w14:paraId="69895FF7" w14:textId="77777777" w:rsidR="00C55263" w:rsidRPr="004F7560" w:rsidRDefault="00C55263" w:rsidP="00C55263"/>
    <w:p w14:paraId="5633812A" w14:textId="77777777" w:rsidR="00C55263" w:rsidRPr="004F7560" w:rsidRDefault="00C55263" w:rsidP="00C55263">
      <w:pPr>
        <w:pStyle w:val="Heading1"/>
      </w:pPr>
      <w:r w:rsidRPr="004F7560">
        <w:t>3. Results</w:t>
      </w:r>
    </w:p>
    <w:p w14:paraId="10EEFA75" w14:textId="77777777" w:rsidR="00C55263" w:rsidRPr="004F7560" w:rsidRDefault="00C55263" w:rsidP="00C55263">
      <w:r>
        <w:t xml:space="preserve">Describe the performance of your ML model, what is the accuracy, precision, recall, etc. for task 1. </w:t>
      </w:r>
      <w:r w:rsidRPr="004F7560">
        <w:t>Analyze the results you get, for example,</w:t>
      </w:r>
      <w:r>
        <w:t xml:space="preserve"> how do methods/strategies lead to a better solution?</w:t>
      </w:r>
      <w:r w:rsidRPr="004F7560">
        <w:t xml:space="preserve"> </w:t>
      </w:r>
      <w:r>
        <w:t xml:space="preserve">What do you learn from this project? </w:t>
      </w:r>
      <w:r w:rsidRPr="004F7560">
        <w:t>Use figures, charts, and tables to assist your analysis.</w:t>
      </w:r>
      <w:r>
        <w:t xml:space="preserve"> You can also compare your results with the Kaggle leaders.</w:t>
      </w:r>
    </w:p>
    <w:p w14:paraId="3B0B17F2" w14:textId="77777777" w:rsidR="00C55263" w:rsidRPr="004F7560" w:rsidRDefault="00C55263" w:rsidP="00C55263">
      <w:r w:rsidRPr="004F7560">
        <w:rPr>
          <w:rFonts w:hint="eastAsia"/>
        </w:rPr>
        <w:tab/>
      </w:r>
    </w:p>
    <w:p w14:paraId="33A276A8" w14:textId="77777777" w:rsidR="00C55263" w:rsidRPr="004F7560" w:rsidRDefault="00C55263" w:rsidP="00C55263">
      <w:pPr>
        <w:pStyle w:val="Heading1"/>
      </w:pPr>
      <w:r w:rsidRPr="004F7560">
        <w:lastRenderedPageBreak/>
        <w:t>4. Conclusion</w:t>
      </w:r>
    </w:p>
    <w:p w14:paraId="7AAED967" w14:textId="1FC2D5BA" w:rsidR="00C55263" w:rsidRDefault="00C55263" w:rsidP="00C55263">
      <w:r w:rsidRPr="004F7560">
        <w:t>Provide your conclusion. Do you achieve your</w:t>
      </w:r>
      <w:r>
        <w:t xml:space="preserve"> goal</w:t>
      </w:r>
      <w:r w:rsidRPr="004F7560">
        <w:t>? Why or why not? I</w:t>
      </w:r>
      <w:r w:rsidR="00C943F1">
        <w:t>s</w:t>
      </w:r>
      <w:r w:rsidRPr="004F7560">
        <w:t xml:space="preserve"> there a way to do it better?</w:t>
      </w:r>
    </w:p>
    <w:p w14:paraId="410D3F57" w14:textId="77777777" w:rsidR="009A3AC7" w:rsidRDefault="009A3AC7" w:rsidP="00C55263"/>
    <w:p w14:paraId="261860FC" w14:textId="4B239CA6" w:rsidR="009A3AC7" w:rsidRDefault="009A3AC7" w:rsidP="00A8355A">
      <w:pPr>
        <w:pStyle w:val="Heading1"/>
      </w:pPr>
      <w:r>
        <w:t>5</w:t>
      </w:r>
      <w:r w:rsidRPr="004F7560">
        <w:t xml:space="preserve">. </w:t>
      </w:r>
      <w:r>
        <w:t>References</w:t>
      </w:r>
    </w:p>
    <w:p w14:paraId="4960CB44" w14:textId="77777777" w:rsidR="009A3AC7" w:rsidRPr="009A3AC7" w:rsidRDefault="009A3AC7" w:rsidP="009A3AC7">
      <w:pPr>
        <w:pStyle w:val="EndNoteBibliography"/>
        <w:ind w:left="720" w:hanging="720"/>
      </w:pPr>
      <w:r>
        <w:fldChar w:fldCharType="begin"/>
      </w:r>
      <w:r>
        <w:instrText xml:space="preserve"> ADDIN EN.REFLIST </w:instrText>
      </w:r>
      <w:r>
        <w:fldChar w:fldCharType="separate"/>
      </w:r>
      <w:r w:rsidRPr="009A3AC7">
        <w:t>1.</w:t>
      </w:r>
      <w:r w:rsidRPr="009A3AC7">
        <w:tab/>
        <w:t xml:space="preserve">Thapa, </w:t>
      </w:r>
      <w:r w:rsidRPr="009A3AC7">
        <w:rPr>
          <w:i/>
        </w:rPr>
        <w:t>Plant Pathology 2021 - FGVC8</w:t>
      </w:r>
      <w:r w:rsidRPr="009A3AC7">
        <w:t>. Kaggle.</w:t>
      </w:r>
    </w:p>
    <w:p w14:paraId="5EAE5B5F" w14:textId="7164F6E6" w:rsidR="000D1DAC" w:rsidRDefault="009A3AC7" w:rsidP="009A3AC7">
      <w:r>
        <w:fldChar w:fldCharType="end"/>
      </w:r>
    </w:p>
    <w:sectPr w:rsidR="000D1D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6CF1B" w14:textId="77777777" w:rsidR="002657F3" w:rsidRDefault="002657F3" w:rsidP="009C10B4">
      <w:r>
        <w:separator/>
      </w:r>
    </w:p>
  </w:endnote>
  <w:endnote w:type="continuationSeparator" w:id="0">
    <w:p w14:paraId="708AE87A" w14:textId="77777777" w:rsidR="002657F3" w:rsidRDefault="002657F3" w:rsidP="009C10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45C50" w14:textId="77777777" w:rsidR="002657F3" w:rsidRDefault="002657F3" w:rsidP="009C10B4">
      <w:r>
        <w:separator/>
      </w:r>
    </w:p>
  </w:footnote>
  <w:footnote w:type="continuationSeparator" w:id="0">
    <w:p w14:paraId="25FC7719" w14:textId="77777777" w:rsidR="002657F3" w:rsidRDefault="002657F3" w:rsidP="009C10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05F9D"/>
    <w:multiLevelType w:val="hybridMultilevel"/>
    <w:tmpl w:val="7CAE98CA"/>
    <w:lvl w:ilvl="0" w:tplc="0B8C7E5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0372B"/>
    <w:multiLevelType w:val="hybridMultilevel"/>
    <w:tmpl w:val="4DB68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5957AC"/>
    <w:multiLevelType w:val="multilevel"/>
    <w:tmpl w:val="3626C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9D92DBC"/>
    <w:multiLevelType w:val="hybridMultilevel"/>
    <w:tmpl w:val="64A69DAA"/>
    <w:lvl w:ilvl="0" w:tplc="09BE0A3A">
      <w:start w:val="1"/>
      <w:numFmt w:val="bullet"/>
      <w:lvlText w:val="•"/>
      <w:lvlJc w:val="left"/>
      <w:pPr>
        <w:tabs>
          <w:tab w:val="num" w:pos="720"/>
        </w:tabs>
        <w:ind w:left="720" w:hanging="360"/>
      </w:pPr>
      <w:rPr>
        <w:rFonts w:ascii="Arial" w:hAnsi="Arial" w:hint="default"/>
      </w:rPr>
    </w:lvl>
    <w:lvl w:ilvl="1" w:tplc="9D344902">
      <w:start w:val="1"/>
      <w:numFmt w:val="bullet"/>
      <w:lvlText w:val="•"/>
      <w:lvlJc w:val="left"/>
      <w:pPr>
        <w:tabs>
          <w:tab w:val="num" w:pos="1440"/>
        </w:tabs>
        <w:ind w:left="1440" w:hanging="360"/>
      </w:pPr>
      <w:rPr>
        <w:rFonts w:ascii="Arial" w:hAnsi="Arial" w:hint="default"/>
      </w:rPr>
    </w:lvl>
    <w:lvl w:ilvl="2" w:tplc="4A700616" w:tentative="1">
      <w:start w:val="1"/>
      <w:numFmt w:val="bullet"/>
      <w:lvlText w:val="•"/>
      <w:lvlJc w:val="left"/>
      <w:pPr>
        <w:tabs>
          <w:tab w:val="num" w:pos="2160"/>
        </w:tabs>
        <w:ind w:left="2160" w:hanging="360"/>
      </w:pPr>
      <w:rPr>
        <w:rFonts w:ascii="Arial" w:hAnsi="Arial" w:hint="default"/>
      </w:rPr>
    </w:lvl>
    <w:lvl w:ilvl="3" w:tplc="EE70D92E" w:tentative="1">
      <w:start w:val="1"/>
      <w:numFmt w:val="bullet"/>
      <w:lvlText w:val="•"/>
      <w:lvlJc w:val="left"/>
      <w:pPr>
        <w:tabs>
          <w:tab w:val="num" w:pos="2880"/>
        </w:tabs>
        <w:ind w:left="2880" w:hanging="360"/>
      </w:pPr>
      <w:rPr>
        <w:rFonts w:ascii="Arial" w:hAnsi="Arial" w:hint="default"/>
      </w:rPr>
    </w:lvl>
    <w:lvl w:ilvl="4" w:tplc="65B66792" w:tentative="1">
      <w:start w:val="1"/>
      <w:numFmt w:val="bullet"/>
      <w:lvlText w:val="•"/>
      <w:lvlJc w:val="left"/>
      <w:pPr>
        <w:tabs>
          <w:tab w:val="num" w:pos="3600"/>
        </w:tabs>
        <w:ind w:left="3600" w:hanging="360"/>
      </w:pPr>
      <w:rPr>
        <w:rFonts w:ascii="Arial" w:hAnsi="Arial" w:hint="default"/>
      </w:rPr>
    </w:lvl>
    <w:lvl w:ilvl="5" w:tplc="E642139A" w:tentative="1">
      <w:start w:val="1"/>
      <w:numFmt w:val="bullet"/>
      <w:lvlText w:val="•"/>
      <w:lvlJc w:val="left"/>
      <w:pPr>
        <w:tabs>
          <w:tab w:val="num" w:pos="4320"/>
        </w:tabs>
        <w:ind w:left="4320" w:hanging="360"/>
      </w:pPr>
      <w:rPr>
        <w:rFonts w:ascii="Arial" w:hAnsi="Arial" w:hint="default"/>
      </w:rPr>
    </w:lvl>
    <w:lvl w:ilvl="6" w:tplc="65E8E8C8" w:tentative="1">
      <w:start w:val="1"/>
      <w:numFmt w:val="bullet"/>
      <w:lvlText w:val="•"/>
      <w:lvlJc w:val="left"/>
      <w:pPr>
        <w:tabs>
          <w:tab w:val="num" w:pos="5040"/>
        </w:tabs>
        <w:ind w:left="5040" w:hanging="360"/>
      </w:pPr>
      <w:rPr>
        <w:rFonts w:ascii="Arial" w:hAnsi="Arial" w:hint="default"/>
      </w:rPr>
    </w:lvl>
    <w:lvl w:ilvl="7" w:tplc="08502416" w:tentative="1">
      <w:start w:val="1"/>
      <w:numFmt w:val="bullet"/>
      <w:lvlText w:val="•"/>
      <w:lvlJc w:val="left"/>
      <w:pPr>
        <w:tabs>
          <w:tab w:val="num" w:pos="5760"/>
        </w:tabs>
        <w:ind w:left="5760" w:hanging="360"/>
      </w:pPr>
      <w:rPr>
        <w:rFonts w:ascii="Arial" w:hAnsi="Arial" w:hint="default"/>
      </w:rPr>
    </w:lvl>
    <w:lvl w:ilvl="8" w:tplc="DAA693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2CE0FD8"/>
    <w:multiLevelType w:val="hybridMultilevel"/>
    <w:tmpl w:val="EE945B5E"/>
    <w:lvl w:ilvl="0" w:tplc="0570DF3E">
      <w:start w:val="2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A04899"/>
    <w:multiLevelType w:val="hybridMultilevel"/>
    <w:tmpl w:val="DCC410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1071663">
    <w:abstractNumId w:val="3"/>
  </w:num>
  <w:num w:numId="2" w16cid:durableId="566116606">
    <w:abstractNumId w:val="1"/>
  </w:num>
  <w:num w:numId="3" w16cid:durableId="738597629">
    <w:abstractNumId w:val="4"/>
  </w:num>
  <w:num w:numId="4" w16cid:durableId="588387405">
    <w:abstractNumId w:val="5"/>
  </w:num>
  <w:num w:numId="5" w16cid:durableId="1135221067">
    <w:abstractNumId w:val="0"/>
  </w:num>
  <w:num w:numId="6" w16cid:durableId="15721582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rwzf9o9fd5bepwfvpardwp2tz9dswadw2&quot;&gt;VMASC&lt;record-ids&gt;&lt;item&gt;124&lt;/item&gt;&lt;/record-ids&gt;&lt;/item&gt;&lt;/Libraries&gt;"/>
  </w:docVars>
  <w:rsids>
    <w:rsidRoot w:val="00FB7DFC"/>
    <w:rsid w:val="00013EB6"/>
    <w:rsid w:val="00014471"/>
    <w:rsid w:val="00023050"/>
    <w:rsid w:val="00023772"/>
    <w:rsid w:val="00030EF5"/>
    <w:rsid w:val="0004371C"/>
    <w:rsid w:val="0006213A"/>
    <w:rsid w:val="00064BD7"/>
    <w:rsid w:val="000679B7"/>
    <w:rsid w:val="00083EF4"/>
    <w:rsid w:val="0009068F"/>
    <w:rsid w:val="000D1DAC"/>
    <w:rsid w:val="000E6715"/>
    <w:rsid w:val="00100E68"/>
    <w:rsid w:val="001055D1"/>
    <w:rsid w:val="0011190E"/>
    <w:rsid w:val="00130ADA"/>
    <w:rsid w:val="00131D2E"/>
    <w:rsid w:val="00172D26"/>
    <w:rsid w:val="00182D15"/>
    <w:rsid w:val="00186B78"/>
    <w:rsid w:val="00196177"/>
    <w:rsid w:val="001C7C36"/>
    <w:rsid w:val="0020068E"/>
    <w:rsid w:val="00206901"/>
    <w:rsid w:val="002139F7"/>
    <w:rsid w:val="0025785C"/>
    <w:rsid w:val="002657F3"/>
    <w:rsid w:val="002970BA"/>
    <w:rsid w:val="002A4B17"/>
    <w:rsid w:val="002E2B62"/>
    <w:rsid w:val="002F117C"/>
    <w:rsid w:val="00327749"/>
    <w:rsid w:val="003320ED"/>
    <w:rsid w:val="0035706E"/>
    <w:rsid w:val="003B46BE"/>
    <w:rsid w:val="003C1FF9"/>
    <w:rsid w:val="003D51F4"/>
    <w:rsid w:val="003F7F45"/>
    <w:rsid w:val="004254D3"/>
    <w:rsid w:val="00433807"/>
    <w:rsid w:val="00461013"/>
    <w:rsid w:val="00484F44"/>
    <w:rsid w:val="00493B2B"/>
    <w:rsid w:val="004A6106"/>
    <w:rsid w:val="004A7C56"/>
    <w:rsid w:val="004B21B8"/>
    <w:rsid w:val="00521520"/>
    <w:rsid w:val="005331CD"/>
    <w:rsid w:val="005947B5"/>
    <w:rsid w:val="005F152E"/>
    <w:rsid w:val="00617549"/>
    <w:rsid w:val="00635823"/>
    <w:rsid w:val="00636AFE"/>
    <w:rsid w:val="0064261A"/>
    <w:rsid w:val="0065643E"/>
    <w:rsid w:val="00672638"/>
    <w:rsid w:val="0069092D"/>
    <w:rsid w:val="006D6DF1"/>
    <w:rsid w:val="006E7326"/>
    <w:rsid w:val="00713521"/>
    <w:rsid w:val="00725CF1"/>
    <w:rsid w:val="00744EE0"/>
    <w:rsid w:val="00756E2C"/>
    <w:rsid w:val="00777643"/>
    <w:rsid w:val="0078075F"/>
    <w:rsid w:val="007836A3"/>
    <w:rsid w:val="00784418"/>
    <w:rsid w:val="007F0FDD"/>
    <w:rsid w:val="00802ACD"/>
    <w:rsid w:val="00812C70"/>
    <w:rsid w:val="00854E7C"/>
    <w:rsid w:val="00864579"/>
    <w:rsid w:val="008A1C5A"/>
    <w:rsid w:val="008A7A8E"/>
    <w:rsid w:val="008C26E3"/>
    <w:rsid w:val="008C57F3"/>
    <w:rsid w:val="008F2E11"/>
    <w:rsid w:val="00942398"/>
    <w:rsid w:val="0098131A"/>
    <w:rsid w:val="00985024"/>
    <w:rsid w:val="009924EF"/>
    <w:rsid w:val="009A3AC7"/>
    <w:rsid w:val="009A4126"/>
    <w:rsid w:val="009A4BE4"/>
    <w:rsid w:val="009C10B4"/>
    <w:rsid w:val="009D0E61"/>
    <w:rsid w:val="00A04936"/>
    <w:rsid w:val="00A26985"/>
    <w:rsid w:val="00A36AA9"/>
    <w:rsid w:val="00A57FC6"/>
    <w:rsid w:val="00A61FA8"/>
    <w:rsid w:val="00A8355A"/>
    <w:rsid w:val="00AA038F"/>
    <w:rsid w:val="00AA2882"/>
    <w:rsid w:val="00AD24B9"/>
    <w:rsid w:val="00AF377C"/>
    <w:rsid w:val="00B0332A"/>
    <w:rsid w:val="00B34C22"/>
    <w:rsid w:val="00B44958"/>
    <w:rsid w:val="00B674FB"/>
    <w:rsid w:val="00B775C8"/>
    <w:rsid w:val="00B81885"/>
    <w:rsid w:val="00BB577A"/>
    <w:rsid w:val="00C16AAD"/>
    <w:rsid w:val="00C17F07"/>
    <w:rsid w:val="00C2518F"/>
    <w:rsid w:val="00C55263"/>
    <w:rsid w:val="00C6287B"/>
    <w:rsid w:val="00C943F1"/>
    <w:rsid w:val="00CD080B"/>
    <w:rsid w:val="00CD2037"/>
    <w:rsid w:val="00CD58B9"/>
    <w:rsid w:val="00CE7FB3"/>
    <w:rsid w:val="00D051E4"/>
    <w:rsid w:val="00D910CD"/>
    <w:rsid w:val="00DE5F38"/>
    <w:rsid w:val="00E6487A"/>
    <w:rsid w:val="00EA29E6"/>
    <w:rsid w:val="00EC20A2"/>
    <w:rsid w:val="00EC2C5E"/>
    <w:rsid w:val="00EC3B10"/>
    <w:rsid w:val="00EC5A63"/>
    <w:rsid w:val="00EE3D87"/>
    <w:rsid w:val="00EF1F51"/>
    <w:rsid w:val="00EF6FA4"/>
    <w:rsid w:val="00F12FDF"/>
    <w:rsid w:val="00FB7DFC"/>
    <w:rsid w:val="00FD7B71"/>
    <w:rsid w:val="00FF5C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C9269F"/>
  <w15:chartTrackingRefBased/>
  <w15:docId w15:val="{29EF99D0-BD3D-4168-9458-60F49EB43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10B4"/>
    <w:pPr>
      <w:jc w:val="both"/>
    </w:pPr>
    <w:rPr>
      <w:rFonts w:ascii="Times New Roman" w:hAnsi="Times New Roman" w:cs="Times New Roman"/>
    </w:rPr>
  </w:style>
  <w:style w:type="paragraph" w:styleId="Heading1">
    <w:name w:val="heading 1"/>
    <w:basedOn w:val="Normal"/>
    <w:next w:val="Normal"/>
    <w:link w:val="Heading1Char"/>
    <w:uiPriority w:val="9"/>
    <w:qFormat/>
    <w:rsid w:val="00A61FA8"/>
    <w:pPr>
      <w:outlineLvl w:val="0"/>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F377C"/>
    <w:rPr>
      <w:color w:val="0563C1" w:themeColor="hyperlink"/>
      <w:u w:val="single"/>
    </w:rPr>
  </w:style>
  <w:style w:type="character" w:styleId="UnresolvedMention">
    <w:name w:val="Unresolved Mention"/>
    <w:basedOn w:val="DefaultParagraphFont"/>
    <w:uiPriority w:val="99"/>
    <w:semiHidden/>
    <w:unhideWhenUsed/>
    <w:rsid w:val="00AF377C"/>
    <w:rPr>
      <w:color w:val="605E5C"/>
      <w:shd w:val="clear" w:color="auto" w:fill="E1DFDD"/>
    </w:rPr>
  </w:style>
  <w:style w:type="paragraph" w:styleId="ListParagraph">
    <w:name w:val="List Paragraph"/>
    <w:basedOn w:val="Normal"/>
    <w:uiPriority w:val="34"/>
    <w:qFormat/>
    <w:rsid w:val="00AF377C"/>
    <w:pPr>
      <w:ind w:left="720"/>
      <w:contextualSpacing/>
    </w:pPr>
  </w:style>
  <w:style w:type="paragraph" w:styleId="Title">
    <w:name w:val="Title"/>
    <w:basedOn w:val="Normal"/>
    <w:next w:val="Normal"/>
    <w:link w:val="TitleChar"/>
    <w:uiPriority w:val="10"/>
    <w:qFormat/>
    <w:rsid w:val="0069092D"/>
    <w:pPr>
      <w:jc w:val="center"/>
    </w:pPr>
    <w:rPr>
      <w:b/>
      <w:bCs/>
      <w:sz w:val="28"/>
      <w:szCs w:val="28"/>
    </w:rPr>
  </w:style>
  <w:style w:type="character" w:customStyle="1" w:styleId="TitleChar">
    <w:name w:val="Title Char"/>
    <w:basedOn w:val="DefaultParagraphFont"/>
    <w:link w:val="Title"/>
    <w:uiPriority w:val="10"/>
    <w:rsid w:val="0069092D"/>
    <w:rPr>
      <w:rFonts w:ascii="Times New Roman" w:hAnsi="Times New Roman" w:cs="Times New Roman"/>
      <w:b/>
      <w:bCs/>
      <w:sz w:val="28"/>
      <w:szCs w:val="28"/>
    </w:rPr>
  </w:style>
  <w:style w:type="paragraph" w:styleId="Subtitle">
    <w:name w:val="Subtitle"/>
    <w:basedOn w:val="Normal"/>
    <w:next w:val="Normal"/>
    <w:link w:val="SubtitleChar"/>
    <w:uiPriority w:val="11"/>
    <w:qFormat/>
    <w:rsid w:val="0069092D"/>
    <w:pPr>
      <w:jc w:val="center"/>
    </w:pPr>
    <w:rPr>
      <w:b/>
      <w:bCs/>
    </w:rPr>
  </w:style>
  <w:style w:type="character" w:customStyle="1" w:styleId="SubtitleChar">
    <w:name w:val="Subtitle Char"/>
    <w:basedOn w:val="DefaultParagraphFont"/>
    <w:link w:val="Subtitle"/>
    <w:uiPriority w:val="11"/>
    <w:rsid w:val="0069092D"/>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A61FA8"/>
    <w:rPr>
      <w:rFonts w:ascii="Times New Roman" w:hAnsi="Times New Roman" w:cs="Times New Roman"/>
      <w:b/>
      <w:bCs/>
      <w:sz w:val="24"/>
      <w:szCs w:val="24"/>
    </w:rPr>
  </w:style>
  <w:style w:type="table" w:styleId="TableGrid">
    <w:name w:val="Table Grid"/>
    <w:basedOn w:val="TableNormal"/>
    <w:uiPriority w:val="39"/>
    <w:rsid w:val="00617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802ACD"/>
    <w:pPr>
      <w:spacing w:after="0" w:line="240" w:lineRule="auto"/>
    </w:pPr>
    <w:rPr>
      <w:sz w:val="20"/>
      <w:szCs w:val="20"/>
    </w:rPr>
  </w:style>
  <w:style w:type="character" w:customStyle="1" w:styleId="FootnoteTextChar">
    <w:name w:val="Footnote Text Char"/>
    <w:basedOn w:val="DefaultParagraphFont"/>
    <w:link w:val="FootnoteText"/>
    <w:uiPriority w:val="99"/>
    <w:rsid w:val="00802AC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802ACD"/>
    <w:rPr>
      <w:vertAlign w:val="superscript"/>
    </w:rPr>
  </w:style>
  <w:style w:type="paragraph" w:styleId="Caption">
    <w:name w:val="caption"/>
    <w:basedOn w:val="Normal"/>
    <w:next w:val="Normal"/>
    <w:uiPriority w:val="35"/>
    <w:unhideWhenUsed/>
    <w:qFormat/>
    <w:rsid w:val="00206901"/>
    <w:pPr>
      <w:keepNext/>
      <w:spacing w:after="200" w:line="240" w:lineRule="auto"/>
    </w:pPr>
    <w:rPr>
      <w:b/>
      <w:bCs/>
    </w:rPr>
  </w:style>
  <w:style w:type="paragraph" w:styleId="TOCHeading">
    <w:name w:val="TOC Heading"/>
    <w:basedOn w:val="Heading1"/>
    <w:next w:val="Normal"/>
    <w:uiPriority w:val="39"/>
    <w:unhideWhenUsed/>
    <w:qFormat/>
    <w:rsid w:val="00B44958"/>
    <w:pPr>
      <w:keepNext/>
      <w:keepLines/>
      <w:spacing w:before="240" w:after="0"/>
      <w:jc w:val="left"/>
      <w:outlineLvl w:val="9"/>
    </w:pPr>
    <w:rPr>
      <w:rFonts w:eastAsiaTheme="majorEastAsia"/>
      <w:kern w:val="0"/>
      <w14:ligatures w14:val="none"/>
    </w:rPr>
  </w:style>
  <w:style w:type="paragraph" w:styleId="TOC1">
    <w:name w:val="toc 1"/>
    <w:basedOn w:val="Normal"/>
    <w:next w:val="Normal"/>
    <w:autoRedefine/>
    <w:uiPriority w:val="39"/>
    <w:unhideWhenUsed/>
    <w:rsid w:val="00B44958"/>
    <w:pPr>
      <w:spacing w:after="100"/>
    </w:pPr>
  </w:style>
  <w:style w:type="paragraph" w:customStyle="1" w:styleId="paragraph">
    <w:name w:val="paragraph"/>
    <w:basedOn w:val="Normal"/>
    <w:rsid w:val="00DE5F38"/>
    <w:pPr>
      <w:spacing w:before="100" w:beforeAutospacing="1" w:after="100" w:afterAutospacing="1" w:line="240" w:lineRule="auto"/>
      <w:jc w:val="left"/>
    </w:pPr>
    <w:rPr>
      <w:rFonts w:eastAsia="Times New Roman"/>
      <w:kern w:val="0"/>
      <w14:ligatures w14:val="none"/>
    </w:rPr>
  </w:style>
  <w:style w:type="character" w:customStyle="1" w:styleId="normaltextrun">
    <w:name w:val="normaltextrun"/>
    <w:basedOn w:val="DefaultParagraphFont"/>
    <w:rsid w:val="00DE5F38"/>
  </w:style>
  <w:style w:type="character" w:customStyle="1" w:styleId="eop">
    <w:name w:val="eop"/>
    <w:basedOn w:val="DefaultParagraphFont"/>
    <w:rsid w:val="00DE5F38"/>
  </w:style>
  <w:style w:type="paragraph" w:styleId="NormalWeb">
    <w:name w:val="Normal (Web)"/>
    <w:basedOn w:val="Normal"/>
    <w:uiPriority w:val="99"/>
    <w:semiHidden/>
    <w:unhideWhenUsed/>
    <w:rsid w:val="00131D2E"/>
    <w:pPr>
      <w:spacing w:before="100" w:beforeAutospacing="1" w:after="100" w:afterAutospacing="1" w:line="240" w:lineRule="auto"/>
      <w:jc w:val="left"/>
    </w:pPr>
    <w:rPr>
      <w:rFonts w:eastAsia="Times New Roman"/>
      <w:kern w:val="0"/>
      <w:sz w:val="24"/>
      <w:szCs w:val="24"/>
      <w14:ligatures w14:val="none"/>
    </w:rPr>
  </w:style>
  <w:style w:type="paragraph" w:customStyle="1" w:styleId="EndNoteBibliographyTitle">
    <w:name w:val="EndNote Bibliography Title"/>
    <w:basedOn w:val="Normal"/>
    <w:link w:val="EndNoteBibliographyTitleChar"/>
    <w:rsid w:val="009A3AC7"/>
    <w:pPr>
      <w:spacing w:after="0"/>
      <w:jc w:val="center"/>
    </w:pPr>
    <w:rPr>
      <w:noProof/>
    </w:rPr>
  </w:style>
  <w:style w:type="character" w:customStyle="1" w:styleId="EndNoteBibliographyTitleChar">
    <w:name w:val="EndNote Bibliography Title Char"/>
    <w:basedOn w:val="DefaultParagraphFont"/>
    <w:link w:val="EndNoteBibliographyTitle"/>
    <w:rsid w:val="009A3AC7"/>
    <w:rPr>
      <w:rFonts w:ascii="Times New Roman" w:hAnsi="Times New Roman" w:cs="Times New Roman"/>
      <w:noProof/>
    </w:rPr>
  </w:style>
  <w:style w:type="paragraph" w:customStyle="1" w:styleId="EndNoteBibliography">
    <w:name w:val="EndNote Bibliography"/>
    <w:basedOn w:val="Normal"/>
    <w:link w:val="EndNoteBibliographyChar"/>
    <w:rsid w:val="009A3AC7"/>
    <w:pPr>
      <w:spacing w:line="240" w:lineRule="auto"/>
    </w:pPr>
    <w:rPr>
      <w:noProof/>
    </w:rPr>
  </w:style>
  <w:style w:type="character" w:customStyle="1" w:styleId="EndNoteBibliographyChar">
    <w:name w:val="EndNote Bibliography Char"/>
    <w:basedOn w:val="DefaultParagraphFont"/>
    <w:link w:val="EndNoteBibliography"/>
    <w:rsid w:val="009A3AC7"/>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371622">
      <w:bodyDiv w:val="1"/>
      <w:marLeft w:val="0"/>
      <w:marRight w:val="0"/>
      <w:marTop w:val="0"/>
      <w:marBottom w:val="0"/>
      <w:divBdr>
        <w:top w:val="none" w:sz="0" w:space="0" w:color="auto"/>
        <w:left w:val="none" w:sz="0" w:space="0" w:color="auto"/>
        <w:bottom w:val="none" w:sz="0" w:space="0" w:color="auto"/>
        <w:right w:val="none" w:sz="0" w:space="0" w:color="auto"/>
      </w:divBdr>
      <w:divsChild>
        <w:div w:id="469904387">
          <w:marLeft w:val="1080"/>
          <w:marRight w:val="0"/>
          <w:marTop w:val="100"/>
          <w:marBottom w:val="0"/>
          <w:divBdr>
            <w:top w:val="none" w:sz="0" w:space="0" w:color="auto"/>
            <w:left w:val="none" w:sz="0" w:space="0" w:color="auto"/>
            <w:bottom w:val="none" w:sz="0" w:space="0" w:color="auto"/>
            <w:right w:val="none" w:sz="0" w:space="0" w:color="auto"/>
          </w:divBdr>
        </w:div>
        <w:div w:id="552694892">
          <w:marLeft w:val="1080"/>
          <w:marRight w:val="0"/>
          <w:marTop w:val="100"/>
          <w:marBottom w:val="0"/>
          <w:divBdr>
            <w:top w:val="none" w:sz="0" w:space="0" w:color="auto"/>
            <w:left w:val="none" w:sz="0" w:space="0" w:color="auto"/>
            <w:bottom w:val="none" w:sz="0" w:space="0" w:color="auto"/>
            <w:right w:val="none" w:sz="0" w:space="0" w:color="auto"/>
          </w:divBdr>
        </w:div>
      </w:divsChild>
    </w:div>
    <w:div w:id="339622535">
      <w:bodyDiv w:val="1"/>
      <w:marLeft w:val="0"/>
      <w:marRight w:val="0"/>
      <w:marTop w:val="0"/>
      <w:marBottom w:val="0"/>
      <w:divBdr>
        <w:top w:val="none" w:sz="0" w:space="0" w:color="auto"/>
        <w:left w:val="none" w:sz="0" w:space="0" w:color="auto"/>
        <w:bottom w:val="none" w:sz="0" w:space="0" w:color="auto"/>
        <w:right w:val="none" w:sz="0" w:space="0" w:color="auto"/>
      </w:divBdr>
    </w:div>
    <w:div w:id="659384509">
      <w:bodyDiv w:val="1"/>
      <w:marLeft w:val="0"/>
      <w:marRight w:val="0"/>
      <w:marTop w:val="0"/>
      <w:marBottom w:val="0"/>
      <w:divBdr>
        <w:top w:val="none" w:sz="0" w:space="0" w:color="auto"/>
        <w:left w:val="none" w:sz="0" w:space="0" w:color="auto"/>
        <w:bottom w:val="none" w:sz="0" w:space="0" w:color="auto"/>
        <w:right w:val="none" w:sz="0" w:space="0" w:color="auto"/>
      </w:divBdr>
      <w:divsChild>
        <w:div w:id="1347636427">
          <w:marLeft w:val="0"/>
          <w:marRight w:val="0"/>
          <w:marTop w:val="0"/>
          <w:marBottom w:val="0"/>
          <w:divBdr>
            <w:top w:val="none" w:sz="0" w:space="0" w:color="auto"/>
            <w:left w:val="none" w:sz="0" w:space="0" w:color="auto"/>
            <w:bottom w:val="none" w:sz="0" w:space="0" w:color="auto"/>
            <w:right w:val="none" w:sz="0" w:space="0" w:color="auto"/>
          </w:divBdr>
        </w:div>
        <w:div w:id="326833123">
          <w:marLeft w:val="0"/>
          <w:marRight w:val="0"/>
          <w:marTop w:val="0"/>
          <w:marBottom w:val="0"/>
          <w:divBdr>
            <w:top w:val="none" w:sz="0" w:space="0" w:color="auto"/>
            <w:left w:val="none" w:sz="0" w:space="0" w:color="auto"/>
            <w:bottom w:val="none" w:sz="0" w:space="0" w:color="auto"/>
            <w:right w:val="none" w:sz="0" w:space="0" w:color="auto"/>
          </w:divBdr>
        </w:div>
        <w:div w:id="50735124">
          <w:marLeft w:val="0"/>
          <w:marRight w:val="0"/>
          <w:marTop w:val="0"/>
          <w:marBottom w:val="0"/>
          <w:divBdr>
            <w:top w:val="none" w:sz="0" w:space="0" w:color="auto"/>
            <w:left w:val="none" w:sz="0" w:space="0" w:color="auto"/>
            <w:bottom w:val="none" w:sz="0" w:space="0" w:color="auto"/>
            <w:right w:val="none" w:sz="0" w:space="0" w:color="auto"/>
          </w:divBdr>
        </w:div>
        <w:div w:id="536895643">
          <w:marLeft w:val="0"/>
          <w:marRight w:val="0"/>
          <w:marTop w:val="0"/>
          <w:marBottom w:val="0"/>
          <w:divBdr>
            <w:top w:val="none" w:sz="0" w:space="0" w:color="auto"/>
            <w:left w:val="none" w:sz="0" w:space="0" w:color="auto"/>
            <w:bottom w:val="none" w:sz="0" w:space="0" w:color="auto"/>
            <w:right w:val="none" w:sz="0" w:space="0" w:color="auto"/>
          </w:divBdr>
        </w:div>
        <w:div w:id="1074283567">
          <w:marLeft w:val="0"/>
          <w:marRight w:val="0"/>
          <w:marTop w:val="0"/>
          <w:marBottom w:val="0"/>
          <w:divBdr>
            <w:top w:val="none" w:sz="0" w:space="0" w:color="auto"/>
            <w:left w:val="none" w:sz="0" w:space="0" w:color="auto"/>
            <w:bottom w:val="none" w:sz="0" w:space="0" w:color="auto"/>
            <w:right w:val="none" w:sz="0" w:space="0" w:color="auto"/>
          </w:divBdr>
        </w:div>
        <w:div w:id="1755858790">
          <w:marLeft w:val="0"/>
          <w:marRight w:val="0"/>
          <w:marTop w:val="0"/>
          <w:marBottom w:val="0"/>
          <w:divBdr>
            <w:top w:val="none" w:sz="0" w:space="0" w:color="auto"/>
            <w:left w:val="none" w:sz="0" w:space="0" w:color="auto"/>
            <w:bottom w:val="none" w:sz="0" w:space="0" w:color="auto"/>
            <w:right w:val="none" w:sz="0" w:space="0" w:color="auto"/>
          </w:divBdr>
        </w:div>
      </w:divsChild>
    </w:div>
    <w:div w:id="809446146">
      <w:bodyDiv w:val="1"/>
      <w:marLeft w:val="0"/>
      <w:marRight w:val="0"/>
      <w:marTop w:val="0"/>
      <w:marBottom w:val="0"/>
      <w:divBdr>
        <w:top w:val="none" w:sz="0" w:space="0" w:color="auto"/>
        <w:left w:val="none" w:sz="0" w:space="0" w:color="auto"/>
        <w:bottom w:val="none" w:sz="0" w:space="0" w:color="auto"/>
        <w:right w:val="none" w:sz="0" w:space="0" w:color="auto"/>
      </w:divBdr>
      <w:divsChild>
        <w:div w:id="399250970">
          <w:marLeft w:val="0"/>
          <w:marRight w:val="0"/>
          <w:marTop w:val="0"/>
          <w:marBottom w:val="0"/>
          <w:divBdr>
            <w:top w:val="none" w:sz="0" w:space="0" w:color="auto"/>
            <w:left w:val="none" w:sz="0" w:space="0" w:color="auto"/>
            <w:bottom w:val="none" w:sz="0" w:space="0" w:color="auto"/>
            <w:right w:val="none" w:sz="0" w:space="0" w:color="auto"/>
          </w:divBdr>
        </w:div>
        <w:div w:id="2065833552">
          <w:marLeft w:val="0"/>
          <w:marRight w:val="0"/>
          <w:marTop w:val="0"/>
          <w:marBottom w:val="0"/>
          <w:divBdr>
            <w:top w:val="none" w:sz="0" w:space="0" w:color="auto"/>
            <w:left w:val="none" w:sz="0" w:space="0" w:color="auto"/>
            <w:bottom w:val="none" w:sz="0" w:space="0" w:color="auto"/>
            <w:right w:val="none" w:sz="0" w:space="0" w:color="auto"/>
          </w:divBdr>
        </w:div>
        <w:div w:id="2115398736">
          <w:marLeft w:val="0"/>
          <w:marRight w:val="0"/>
          <w:marTop w:val="0"/>
          <w:marBottom w:val="0"/>
          <w:divBdr>
            <w:top w:val="none" w:sz="0" w:space="0" w:color="auto"/>
            <w:left w:val="none" w:sz="0" w:space="0" w:color="auto"/>
            <w:bottom w:val="none" w:sz="0" w:space="0" w:color="auto"/>
            <w:right w:val="none" w:sz="0" w:space="0" w:color="auto"/>
          </w:divBdr>
        </w:div>
        <w:div w:id="1635254617">
          <w:marLeft w:val="0"/>
          <w:marRight w:val="0"/>
          <w:marTop w:val="0"/>
          <w:marBottom w:val="0"/>
          <w:divBdr>
            <w:top w:val="none" w:sz="0" w:space="0" w:color="auto"/>
            <w:left w:val="none" w:sz="0" w:space="0" w:color="auto"/>
            <w:bottom w:val="none" w:sz="0" w:space="0" w:color="auto"/>
            <w:right w:val="none" w:sz="0" w:space="0" w:color="auto"/>
          </w:divBdr>
        </w:div>
        <w:div w:id="915361504">
          <w:marLeft w:val="0"/>
          <w:marRight w:val="0"/>
          <w:marTop w:val="0"/>
          <w:marBottom w:val="0"/>
          <w:divBdr>
            <w:top w:val="none" w:sz="0" w:space="0" w:color="auto"/>
            <w:left w:val="none" w:sz="0" w:space="0" w:color="auto"/>
            <w:bottom w:val="none" w:sz="0" w:space="0" w:color="auto"/>
            <w:right w:val="none" w:sz="0" w:space="0" w:color="auto"/>
          </w:divBdr>
        </w:div>
        <w:div w:id="2052532468">
          <w:marLeft w:val="0"/>
          <w:marRight w:val="0"/>
          <w:marTop w:val="0"/>
          <w:marBottom w:val="0"/>
          <w:divBdr>
            <w:top w:val="none" w:sz="0" w:space="0" w:color="auto"/>
            <w:left w:val="none" w:sz="0" w:space="0" w:color="auto"/>
            <w:bottom w:val="none" w:sz="0" w:space="0" w:color="auto"/>
            <w:right w:val="none" w:sz="0" w:space="0" w:color="auto"/>
          </w:divBdr>
        </w:div>
      </w:divsChild>
    </w:div>
    <w:div w:id="1247110795">
      <w:bodyDiv w:val="1"/>
      <w:marLeft w:val="0"/>
      <w:marRight w:val="0"/>
      <w:marTop w:val="0"/>
      <w:marBottom w:val="0"/>
      <w:divBdr>
        <w:top w:val="none" w:sz="0" w:space="0" w:color="auto"/>
        <w:left w:val="none" w:sz="0" w:space="0" w:color="auto"/>
        <w:bottom w:val="none" w:sz="0" w:space="0" w:color="auto"/>
        <w:right w:val="none" w:sz="0" w:space="0" w:color="auto"/>
      </w:divBdr>
    </w:div>
    <w:div w:id="1826050200">
      <w:bodyDiv w:val="1"/>
      <w:marLeft w:val="0"/>
      <w:marRight w:val="0"/>
      <w:marTop w:val="0"/>
      <w:marBottom w:val="0"/>
      <w:divBdr>
        <w:top w:val="none" w:sz="0" w:space="0" w:color="auto"/>
        <w:left w:val="none" w:sz="0" w:space="0" w:color="auto"/>
        <w:bottom w:val="none" w:sz="0" w:space="0" w:color="auto"/>
        <w:right w:val="none" w:sz="0" w:space="0" w:color="auto"/>
      </w:divBdr>
      <w:divsChild>
        <w:div w:id="2099714879">
          <w:marLeft w:val="0"/>
          <w:marRight w:val="0"/>
          <w:marTop w:val="0"/>
          <w:marBottom w:val="0"/>
          <w:divBdr>
            <w:top w:val="none" w:sz="0" w:space="0" w:color="auto"/>
            <w:left w:val="none" w:sz="0" w:space="0" w:color="auto"/>
            <w:bottom w:val="none" w:sz="0" w:space="0" w:color="auto"/>
            <w:right w:val="none" w:sz="0" w:space="0" w:color="auto"/>
          </w:divBdr>
        </w:div>
        <w:div w:id="1613367110">
          <w:marLeft w:val="0"/>
          <w:marRight w:val="0"/>
          <w:marTop w:val="0"/>
          <w:marBottom w:val="0"/>
          <w:divBdr>
            <w:top w:val="none" w:sz="0" w:space="0" w:color="auto"/>
            <w:left w:val="none" w:sz="0" w:space="0" w:color="auto"/>
            <w:bottom w:val="none" w:sz="0" w:space="0" w:color="auto"/>
            <w:right w:val="none" w:sz="0" w:space="0" w:color="auto"/>
          </w:divBdr>
        </w:div>
        <w:div w:id="2136677865">
          <w:marLeft w:val="0"/>
          <w:marRight w:val="0"/>
          <w:marTop w:val="0"/>
          <w:marBottom w:val="0"/>
          <w:divBdr>
            <w:top w:val="none" w:sz="0" w:space="0" w:color="auto"/>
            <w:left w:val="none" w:sz="0" w:space="0" w:color="auto"/>
            <w:bottom w:val="none" w:sz="0" w:space="0" w:color="auto"/>
            <w:right w:val="none" w:sz="0" w:space="0" w:color="auto"/>
          </w:divBdr>
        </w:div>
        <w:div w:id="1996301237">
          <w:marLeft w:val="0"/>
          <w:marRight w:val="0"/>
          <w:marTop w:val="0"/>
          <w:marBottom w:val="0"/>
          <w:divBdr>
            <w:top w:val="none" w:sz="0" w:space="0" w:color="auto"/>
            <w:left w:val="none" w:sz="0" w:space="0" w:color="auto"/>
            <w:bottom w:val="none" w:sz="0" w:space="0" w:color="auto"/>
            <w:right w:val="none" w:sz="0" w:space="0" w:color="auto"/>
          </w:divBdr>
        </w:div>
        <w:div w:id="1758360227">
          <w:marLeft w:val="0"/>
          <w:marRight w:val="0"/>
          <w:marTop w:val="0"/>
          <w:marBottom w:val="0"/>
          <w:divBdr>
            <w:top w:val="none" w:sz="0" w:space="0" w:color="auto"/>
            <w:left w:val="none" w:sz="0" w:space="0" w:color="auto"/>
            <w:bottom w:val="none" w:sz="0" w:space="0" w:color="auto"/>
            <w:right w:val="none" w:sz="0" w:space="0" w:color="auto"/>
          </w:divBdr>
        </w:div>
        <w:div w:id="163934092">
          <w:marLeft w:val="0"/>
          <w:marRight w:val="0"/>
          <w:marTop w:val="0"/>
          <w:marBottom w:val="0"/>
          <w:divBdr>
            <w:top w:val="none" w:sz="0" w:space="0" w:color="auto"/>
            <w:left w:val="none" w:sz="0" w:space="0" w:color="auto"/>
            <w:bottom w:val="none" w:sz="0" w:space="0" w:color="auto"/>
            <w:right w:val="none" w:sz="0" w:space="0" w:color="auto"/>
          </w:divBdr>
        </w:div>
      </w:divsChild>
    </w:div>
    <w:div w:id="1899706289">
      <w:bodyDiv w:val="1"/>
      <w:marLeft w:val="0"/>
      <w:marRight w:val="0"/>
      <w:marTop w:val="0"/>
      <w:marBottom w:val="0"/>
      <w:divBdr>
        <w:top w:val="none" w:sz="0" w:space="0" w:color="auto"/>
        <w:left w:val="none" w:sz="0" w:space="0" w:color="auto"/>
        <w:bottom w:val="none" w:sz="0" w:space="0" w:color="auto"/>
        <w:right w:val="none" w:sz="0" w:space="0" w:color="auto"/>
      </w:divBdr>
      <w:divsChild>
        <w:div w:id="597837124">
          <w:marLeft w:val="0"/>
          <w:marRight w:val="0"/>
          <w:marTop w:val="0"/>
          <w:marBottom w:val="0"/>
          <w:divBdr>
            <w:top w:val="none" w:sz="0" w:space="0" w:color="auto"/>
            <w:left w:val="none" w:sz="0" w:space="0" w:color="auto"/>
            <w:bottom w:val="none" w:sz="0" w:space="0" w:color="auto"/>
            <w:right w:val="none" w:sz="0" w:space="0" w:color="auto"/>
          </w:divBdr>
        </w:div>
        <w:div w:id="5780277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09BAC-753E-4F7D-BB3E-ECEF06F69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2</Pages>
  <Words>388</Words>
  <Characters>2401</Characters>
  <Application>Microsoft Office Word</Application>
  <DocSecurity>0</DocSecurity>
  <Lines>43</Lines>
  <Paragraphs>16</Paragraphs>
  <ScaleCrop>false</ScaleCrop>
  <Company/>
  <LinksUpToDate>false</LinksUpToDate>
  <CharactersWithSpaces>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 SALCEDO, JOSEPH</dc:creator>
  <cp:keywords/>
  <dc:description/>
  <cp:lastModifiedBy>MARTINEZ SALCEDO, JOSEPH</cp:lastModifiedBy>
  <cp:revision>126</cp:revision>
  <dcterms:created xsi:type="dcterms:W3CDTF">2023-09-13T17:03:00Z</dcterms:created>
  <dcterms:modified xsi:type="dcterms:W3CDTF">2024-02-2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9ba58d0d6e636253b9227840e4ad0af2ba059b7f9e2a244a2717dee6e93736</vt:lpwstr>
  </property>
</Properties>
</file>